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7ED4B56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37509C">
        <w:rPr>
          <w:b/>
          <w:color w:val="000000"/>
          <w:lang w:val="en-CA"/>
        </w:rPr>
        <w:t>78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3A59418" w14:textId="1D96C7EB" w:rsidR="004A08C1" w:rsidRPr="004A08C1" w:rsidRDefault="004A08C1" w:rsidP="00205A46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0" w:name="_Hlk58345161"/>
      <w:bookmarkStart w:id="11" w:name="_Hlk61029720"/>
      <w:bookmarkStart w:id="12" w:name="_Hlk46853086"/>
      <w:r w:rsidRPr="004A08C1">
        <w:t xml:space="preserve">Grossmann, I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in press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>. 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B01CD18" w14:textId="77777777" w:rsidR="004A08C1" w:rsidRDefault="004A08C1" w:rsidP="00205A46">
      <w:pPr>
        <w:autoSpaceDE w:val="0"/>
        <w:autoSpaceDN w:val="0"/>
        <w:adjustRightInd w:val="0"/>
        <w:ind w:left="720" w:hanging="720"/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Grossmann, I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lastRenderedPageBreak/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lastRenderedPageBreak/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201212" w14:textId="77777777" w:rsidR="00C008B0" w:rsidRDefault="00C008B0">
      <w:r>
        <w:separator/>
      </w:r>
    </w:p>
  </w:endnote>
  <w:endnote w:type="continuationSeparator" w:id="0">
    <w:p w14:paraId="1FC06C75" w14:textId="77777777" w:rsidR="00C008B0" w:rsidRDefault="00C008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84F794" w14:textId="77777777" w:rsidR="00C008B0" w:rsidRDefault="00C008B0">
      <w:r>
        <w:separator/>
      </w:r>
    </w:p>
  </w:footnote>
  <w:footnote w:type="continuationSeparator" w:id="0">
    <w:p w14:paraId="2E9FBADC" w14:textId="77777777" w:rsidR="00C008B0" w:rsidRDefault="00C008B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63</TotalTime>
  <Pages>37</Pages>
  <Words>15260</Words>
  <Characters>86982</Characters>
  <Application>Microsoft Office Word</Application>
  <DocSecurity>0</DocSecurity>
  <Lines>724</Lines>
  <Paragraphs>20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2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</cp:revision>
  <cp:lastPrinted>2022-11-01T03:58:00Z</cp:lastPrinted>
  <dcterms:created xsi:type="dcterms:W3CDTF">2021-03-19T00:08:00Z</dcterms:created>
  <dcterms:modified xsi:type="dcterms:W3CDTF">2022-11-24T1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